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18E1FD9C" w:rsidR="002314D3" w:rsidRPr="0040461A" w:rsidRDefault="00F7572E" w:rsidP="002314D3">
      <w:pPr>
        <w:ind w:firstLine="0"/>
        <w:jc w:val="center"/>
      </w:pPr>
      <w:r>
        <w:t xml:space="preserve">An Ideal </w:t>
      </w:r>
      <w:r w:rsidR="002E4606">
        <w:t>Bureaucracy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1F685B23" w:rsidR="002D35C3" w:rsidRDefault="002E4606" w:rsidP="002D35C3">
      <w:pPr>
        <w:ind w:firstLine="0"/>
        <w:jc w:val="center"/>
      </w:pPr>
      <w:bookmarkStart w:id="0" w:name="_GoBack"/>
      <w:bookmarkEnd w:id="0"/>
      <w:r>
        <w:lastRenderedPageBreak/>
        <w:t>An Ideal Bureaucracy</w:t>
      </w:r>
    </w:p>
    <w:p w14:paraId="017D034B" w14:textId="60F5FD41" w:rsidR="00DF6F8C" w:rsidRDefault="00DF6F8C" w:rsidP="00DF6F8C">
      <w:pPr>
        <w:ind w:firstLine="0"/>
      </w:pPr>
      <w:r>
        <w:tab/>
      </w:r>
      <w:r w:rsidR="006A416E">
        <w:t xml:space="preserve">Bureaucracy </w:t>
      </w:r>
      <w:r w:rsidR="006A416E" w:rsidRPr="00A5194A">
        <w:rPr>
          <w:noProof/>
        </w:rPr>
        <w:t>is established</w:t>
      </w:r>
      <w:r w:rsidR="006A416E">
        <w:t xml:space="preserve"> as the one significant and effective form of administration. </w:t>
      </w:r>
      <w:r w:rsidR="001658BF">
        <w:t xml:space="preserve">It is worthy to explain that the domain of bureaucracy </w:t>
      </w:r>
      <w:r w:rsidR="00A53354">
        <w:t xml:space="preserve">recognized as the foundation to ensure the systematic </w:t>
      </w:r>
      <w:r w:rsidR="00920998">
        <w:t>deliberation</w:t>
      </w:r>
      <w:r w:rsidR="00A53354">
        <w:t xml:space="preserve"> of the overall </w:t>
      </w:r>
      <w:r w:rsidR="00D95858">
        <w:t xml:space="preserve">system efficiency and </w:t>
      </w:r>
      <w:r w:rsidR="00D95858" w:rsidRPr="00A17C4A">
        <w:rPr>
          <w:noProof/>
        </w:rPr>
        <w:t>economic</w:t>
      </w:r>
      <w:r w:rsidR="00D95858">
        <w:t xml:space="preserve"> stability</w:t>
      </w:r>
      <w:r w:rsidR="001A6608">
        <w:t xml:space="preserve"> </w:t>
      </w:r>
      <w:r w:rsidR="001A6608">
        <w:fldChar w:fldCharType="begin"/>
      </w:r>
      <w:r w:rsidR="00223485">
        <w:instrText xml:space="preserve"> ADDIN ZOTERO_ITEM CSL_CITATION {"citationID":"DRpLCZG6","properties":{"formattedCitation":"(Rubinstein &amp; Maravic, 2010)","plainCitation":"(Rubinstein &amp; Maravic, 2010)","noteIndex":0},"citationItems":[{"id":630,"uris":["http://zotero.org/users/local/7Hi3kAOD/items/PIFPTESD"],"uri":["http://zotero.org/users/local/7Hi3kAOD/items/PIFPTESD"],"itemData":{"id":630,"type":"book","title":"Max Weber, bureaucracy, and corruption","publisher":"B. Budrich","ISBN":"3-86649-263-4","author":[{"family":"Rubinstein","given":"William D."},{"family":"Maravic","given":"Patrick","dropping-particle":"von"}],"issued":{"date-parts":[["2010"]]}}}],"schema":"https://github.com/citation-style-language/schema/raw/master/csl-citation.json"} </w:instrText>
      </w:r>
      <w:r w:rsidR="001A6608">
        <w:fldChar w:fldCharType="separate"/>
      </w:r>
      <w:r w:rsidR="00223485" w:rsidRPr="00223485">
        <w:t xml:space="preserve">(Rubinstein &amp; </w:t>
      </w:r>
      <w:proofErr w:type="spellStart"/>
      <w:r w:rsidR="00223485" w:rsidRPr="00223485">
        <w:t>Maravic</w:t>
      </w:r>
      <w:proofErr w:type="spellEnd"/>
      <w:r w:rsidR="00223485" w:rsidRPr="00223485">
        <w:t>, 2010)</w:t>
      </w:r>
      <w:r w:rsidR="001A6608">
        <w:fldChar w:fldCharType="end"/>
      </w:r>
      <w:r w:rsidR="00223485">
        <w:t>.</w:t>
      </w:r>
      <w:r w:rsidR="00D95858">
        <w:t xml:space="preserve"> It </w:t>
      </w:r>
      <w:r w:rsidR="00D95858" w:rsidRPr="00A17C4A">
        <w:rPr>
          <w:noProof/>
        </w:rPr>
        <w:t>referred</w:t>
      </w:r>
      <w:r w:rsidR="00A17C4A">
        <w:rPr>
          <w:noProof/>
        </w:rPr>
        <w:t xml:space="preserve"> to</w:t>
      </w:r>
      <w:r w:rsidR="00D95858">
        <w:t xml:space="preserve"> as </w:t>
      </w:r>
      <w:r w:rsidR="000D1383">
        <w:t xml:space="preserve">an ideal approach to achieve the actual targets of management </w:t>
      </w:r>
      <w:r w:rsidR="00F21FEA">
        <w:t xml:space="preserve">to attain the actual organizational power. </w:t>
      </w:r>
      <w:r w:rsidR="008C2F39">
        <w:t xml:space="preserve">It is significant to critically overview all the related directions and features of the system of bureaucracy to attain </w:t>
      </w:r>
      <w:r w:rsidR="00A9254F" w:rsidRPr="00A17C4A">
        <w:rPr>
          <w:noProof/>
        </w:rPr>
        <w:t>better</w:t>
      </w:r>
      <w:r w:rsidR="00A9254F">
        <w:t xml:space="preserve"> outcomes. </w:t>
      </w:r>
      <w:r w:rsidR="007F7ABE">
        <w:t xml:space="preserve">Here the focal </w:t>
      </w:r>
      <w:r w:rsidR="00454A9D">
        <w:t xml:space="preserve">point is to </w:t>
      </w:r>
      <w:r w:rsidR="00F816E6">
        <w:t xml:space="preserve">critically investigate the current </w:t>
      </w:r>
      <w:r w:rsidR="00BF1EEA">
        <w:t xml:space="preserve">bureaucratic structure of the country </w:t>
      </w:r>
      <w:r w:rsidR="00123943">
        <w:t xml:space="preserve">considering the approach of an idea form of </w:t>
      </w:r>
      <w:r w:rsidR="00B36663">
        <w:t xml:space="preserve">bureaucracy. </w:t>
      </w:r>
    </w:p>
    <w:p w14:paraId="41A1E503" w14:textId="79B64A38" w:rsidR="00196478" w:rsidRDefault="00196478" w:rsidP="00DF6F8C">
      <w:pPr>
        <w:ind w:firstLine="0"/>
      </w:pPr>
      <w:r>
        <w:tab/>
      </w:r>
      <w:r w:rsidR="00AB563A">
        <w:t xml:space="preserve">Comprehensive understanding of the current bureaucratic system of the country further helps to figure out its actual effectiveness and propose the prospects of reforms in this specific area. </w:t>
      </w:r>
      <w:r w:rsidR="002B042D">
        <w:t xml:space="preserve">It is viable to explore the actual positioning of the administrative system of the country </w:t>
      </w:r>
      <w:r w:rsidR="00B32828">
        <w:t xml:space="preserve">to further make better interventions about the ideal form of bureaucracy. </w:t>
      </w:r>
      <w:r w:rsidR="002B4A21">
        <w:t xml:space="preserve">The current </w:t>
      </w:r>
      <w:r w:rsidR="00CB6A18">
        <w:t xml:space="preserve">American bureaucracy </w:t>
      </w:r>
      <w:r w:rsidR="00CB6A18" w:rsidRPr="00A17C4A">
        <w:rPr>
          <w:noProof/>
        </w:rPr>
        <w:t>indicate</w:t>
      </w:r>
      <w:r w:rsidR="00A17C4A">
        <w:rPr>
          <w:noProof/>
        </w:rPr>
        <w:t>s</w:t>
      </w:r>
      <w:r w:rsidR="00CB6A18">
        <w:t xml:space="preserve"> the existence of the imbalance form of power between the </w:t>
      </w:r>
      <w:r w:rsidR="00A17C4A">
        <w:rPr>
          <w:noProof/>
        </w:rPr>
        <w:t>F</w:t>
      </w:r>
      <w:r w:rsidR="00CB6A18" w:rsidRPr="00A17C4A">
        <w:rPr>
          <w:noProof/>
        </w:rPr>
        <w:t>ederation</w:t>
      </w:r>
      <w:r w:rsidR="00CB6A18">
        <w:t xml:space="preserve"> and the governments of different states. </w:t>
      </w:r>
      <w:r w:rsidR="00CD15A7">
        <w:t xml:space="preserve">It is </w:t>
      </w:r>
      <w:r w:rsidR="00A17C4A">
        <w:t xml:space="preserve">the </w:t>
      </w:r>
      <w:r w:rsidR="00CD15A7" w:rsidRPr="00A17C4A">
        <w:rPr>
          <w:noProof/>
        </w:rPr>
        <w:t>right</w:t>
      </w:r>
      <w:r w:rsidR="00CD15A7">
        <w:t xml:space="preserve"> time for the country to consider the need </w:t>
      </w:r>
      <w:r w:rsidR="00A17C4A">
        <w:rPr>
          <w:noProof/>
        </w:rPr>
        <w:t>for</w:t>
      </w:r>
      <w:r w:rsidR="00CD15A7">
        <w:t xml:space="preserve"> adopting some realistic and practical reforms to achieve the actual and ideal form of the </w:t>
      </w:r>
      <w:r w:rsidR="004562F2">
        <w:t xml:space="preserve">bureaucracy. </w:t>
      </w:r>
      <w:r w:rsidR="00766435">
        <w:t>Ineffici</w:t>
      </w:r>
      <w:r w:rsidR="00427256">
        <w:t xml:space="preserve">ency, improper consideration of expenses, and the improper responsiveness to the leadership </w:t>
      </w:r>
      <w:r w:rsidR="003B562E">
        <w:t>identified as the features aspects of concern</w:t>
      </w:r>
      <w:r w:rsidR="006462F3">
        <w:t xml:space="preserve"> </w:t>
      </w:r>
      <w:r w:rsidR="006462F3">
        <w:fldChar w:fldCharType="begin"/>
      </w:r>
      <w:r w:rsidR="00622B80">
        <w:instrText xml:space="preserve"> ADDIN ZOTERO_ITEM CSL_CITATION {"citationID":"zg9FqkpJ","properties":{"formattedCitation":"(Hayward, 2014)","plainCitation":"(Hayward, 2014)","noteIndex":0},"citationItems":[{"id":631,"uris":["http://zotero.org/users/local/7Hi3kAOD/items/7JERMTR8"],"uri":["http://zotero.org/users/local/7Hi3kAOD/items/7JERMTR8"],"itemData":{"id":631,"type":"webpage","title":"Bureaucracy In America Now Goes All The Way Down","container-title":"Forbes","URL":"https://www.forbes.com/sites/stevenhayward/2014/01/20/bureaucracy-in-america-now-goes-all-the-way-down/#724b0023b1c0","author":[{"family":"Hayward","given":"Steven F."}],"issued":{"date-parts":[["2014"]]}}}],"schema":"https://github.com/citation-style-language/schema/raw/master/csl-citation.json"} </w:instrText>
      </w:r>
      <w:r w:rsidR="006462F3">
        <w:fldChar w:fldCharType="separate"/>
      </w:r>
      <w:r w:rsidR="00622B80" w:rsidRPr="00622B80">
        <w:t>(Hayward, 2014)</w:t>
      </w:r>
      <w:r w:rsidR="006462F3">
        <w:fldChar w:fldCharType="end"/>
      </w:r>
      <w:r w:rsidR="00622B80">
        <w:t>.</w:t>
      </w:r>
      <w:r w:rsidR="003B562E">
        <w:t xml:space="preserve"> </w:t>
      </w:r>
      <w:r w:rsidR="00FC5501">
        <w:t xml:space="preserve">There is </w:t>
      </w:r>
      <w:r w:rsidR="009B4AF0">
        <w:t xml:space="preserve">the significant need to adopt necessary reforms in the form of basic systematic approach existed in the country. </w:t>
      </w:r>
      <w:r w:rsidR="00427256">
        <w:t xml:space="preserve"> </w:t>
      </w:r>
    </w:p>
    <w:p w14:paraId="7EABE0A3" w14:textId="1FF1B791" w:rsidR="00B70B1E" w:rsidRDefault="00606FAD" w:rsidP="00DF6F8C">
      <w:pPr>
        <w:ind w:firstLine="0"/>
      </w:pPr>
      <w:r>
        <w:tab/>
      </w:r>
      <w:r w:rsidRPr="00A5194A">
        <w:rPr>
          <w:noProof/>
        </w:rPr>
        <w:t xml:space="preserve">To conclude the discussion about the need of the reforms to achieve the target of </w:t>
      </w:r>
      <w:r w:rsidR="00BD17A1" w:rsidRPr="00A5194A">
        <w:rPr>
          <w:noProof/>
        </w:rPr>
        <w:t>ideal bureaucracy</w:t>
      </w:r>
      <w:r w:rsidR="00BD17A1">
        <w:t xml:space="preserve">, it is important to mention that there is need of active contribution of the state </w:t>
      </w:r>
      <w:r w:rsidR="00BD17A1">
        <w:lastRenderedPageBreak/>
        <w:t xml:space="preserve">governments in the entire administrative perspective. </w:t>
      </w:r>
      <w:r w:rsidR="00C91192">
        <w:t xml:space="preserve">It is right time to reshape the current federal bureaucratic system of the country </w:t>
      </w:r>
      <w:r w:rsidR="004F77E7">
        <w:t>by eliminating</w:t>
      </w:r>
      <w:r w:rsidR="000E63A5">
        <w:t xml:space="preserve"> the problem of</w:t>
      </w:r>
      <w:r w:rsidR="004F77E7">
        <w:t xml:space="preserve"> red tap environment. </w:t>
      </w:r>
    </w:p>
    <w:p w14:paraId="171BE782" w14:textId="77777777" w:rsidR="00B70B1E" w:rsidRDefault="00B70B1E">
      <w:pPr>
        <w:spacing w:line="240" w:lineRule="auto"/>
        <w:ind w:firstLine="0"/>
      </w:pPr>
      <w:r>
        <w:br w:type="page"/>
      </w:r>
    </w:p>
    <w:p w14:paraId="104AC845" w14:textId="56527E02" w:rsidR="00606FAD" w:rsidRDefault="00B70B1E" w:rsidP="00B70B1E">
      <w:pPr>
        <w:ind w:firstLine="0"/>
        <w:jc w:val="center"/>
      </w:pPr>
      <w:r>
        <w:lastRenderedPageBreak/>
        <w:t>References</w:t>
      </w:r>
    </w:p>
    <w:p w14:paraId="093AC507" w14:textId="33BD3409" w:rsidR="00B70B1E" w:rsidRPr="00B70B1E" w:rsidRDefault="00B70B1E" w:rsidP="00B70B1E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70B1E">
        <w:t>Hayward, S. F. (2014). Bureaucracy in America Now Goes All the Way Down. Retrieved from https://www.forbes.com/sites/stevenhayward/2014/01/20/bureaucracy-in-america-now-goes-all-the-way-down/#724b0023b1c0</w:t>
      </w:r>
    </w:p>
    <w:p w14:paraId="2EA54F72" w14:textId="77777777" w:rsidR="00B70B1E" w:rsidRPr="00B70B1E" w:rsidRDefault="00B70B1E" w:rsidP="00B70B1E">
      <w:pPr>
        <w:pStyle w:val="Bibliography"/>
      </w:pPr>
      <w:r w:rsidRPr="00B70B1E">
        <w:t xml:space="preserve">Rubinstein, W. D., &amp; </w:t>
      </w:r>
      <w:proofErr w:type="spellStart"/>
      <w:r w:rsidRPr="00B70B1E">
        <w:t>Maravic</w:t>
      </w:r>
      <w:proofErr w:type="spellEnd"/>
      <w:r w:rsidRPr="00B70B1E">
        <w:t xml:space="preserve">, P. von. (2010). </w:t>
      </w:r>
      <w:r w:rsidRPr="00B70B1E">
        <w:rPr>
          <w:i/>
          <w:iCs/>
        </w:rPr>
        <w:t>Max Weber, bureaucracy, and corruption</w:t>
      </w:r>
      <w:r w:rsidRPr="00B70B1E">
        <w:t xml:space="preserve">. B. </w:t>
      </w:r>
      <w:proofErr w:type="spellStart"/>
      <w:r w:rsidRPr="00B70B1E">
        <w:t>Budrich</w:t>
      </w:r>
      <w:proofErr w:type="spellEnd"/>
      <w:r w:rsidRPr="00B70B1E">
        <w:t>.</w:t>
      </w:r>
    </w:p>
    <w:p w14:paraId="35B8E96B" w14:textId="02662B1A" w:rsidR="00B70B1E" w:rsidRDefault="00B70B1E" w:rsidP="00B70B1E">
      <w:pPr>
        <w:ind w:firstLine="0"/>
      </w:pPr>
      <w:r>
        <w:fldChar w:fldCharType="end"/>
      </w:r>
    </w:p>
    <w:p w14:paraId="3FE528E0" w14:textId="555DE14E" w:rsidR="004748FE" w:rsidRDefault="004748FE" w:rsidP="00DF6F8C">
      <w:pPr>
        <w:ind w:firstLine="0"/>
      </w:pPr>
      <w:r>
        <w:tab/>
      </w:r>
    </w:p>
    <w:p w14:paraId="2A57C0BC" w14:textId="77777777" w:rsidR="004316D0" w:rsidRDefault="004316D0" w:rsidP="002D35C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E8A444" w14:textId="77777777" w:rsidR="009130A7" w:rsidRDefault="009130A7">
      <w:pPr>
        <w:spacing w:line="240" w:lineRule="auto"/>
      </w:pPr>
      <w:r>
        <w:separator/>
      </w:r>
    </w:p>
  </w:endnote>
  <w:endnote w:type="continuationSeparator" w:id="0">
    <w:p w14:paraId="29912500" w14:textId="77777777" w:rsidR="009130A7" w:rsidRDefault="009130A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A5B2D4" w14:textId="77777777" w:rsidR="009130A7" w:rsidRDefault="009130A7">
      <w:pPr>
        <w:spacing w:line="240" w:lineRule="auto"/>
      </w:pPr>
      <w:r>
        <w:separator/>
      </w:r>
    </w:p>
  </w:footnote>
  <w:footnote w:type="continuationSeparator" w:id="0">
    <w:p w14:paraId="210CB141" w14:textId="77777777" w:rsidR="009130A7" w:rsidRDefault="009130A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66AB55E5" w:rsidR="00BF3C39" w:rsidRDefault="00BF17D4">
    <w:pPr>
      <w:pStyle w:val="Header"/>
      <w:ind w:right="360" w:firstLine="0"/>
    </w:pPr>
    <w:r>
      <w:t>BUSINESS AND MANAGEMENT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788D1B15" w:rsidR="002A2A03" w:rsidRDefault="002A2A03">
    <w:pPr>
      <w:ind w:right="360" w:firstLine="0"/>
    </w:pPr>
    <w:r>
      <w:t xml:space="preserve">Running </w:t>
    </w:r>
    <w:r w:rsidR="00061807">
      <w:t>head:</w:t>
    </w:r>
    <w:r w:rsidR="00BF17D4">
      <w:t xml:space="preserve"> BUSINESS AND MANAGEMENT</w:t>
    </w:r>
    <w:r w:rsidR="00061807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4F4"/>
    <w:rsid w:val="00040EB9"/>
    <w:rsid w:val="000426EE"/>
    <w:rsid w:val="000438B5"/>
    <w:rsid w:val="00043F00"/>
    <w:rsid w:val="00043FCB"/>
    <w:rsid w:val="00044805"/>
    <w:rsid w:val="00044B8D"/>
    <w:rsid w:val="000459F6"/>
    <w:rsid w:val="0004672B"/>
    <w:rsid w:val="00046FAC"/>
    <w:rsid w:val="00046FCD"/>
    <w:rsid w:val="0005200C"/>
    <w:rsid w:val="00052E4F"/>
    <w:rsid w:val="000530CB"/>
    <w:rsid w:val="00053310"/>
    <w:rsid w:val="000551EA"/>
    <w:rsid w:val="00061807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9DA"/>
    <w:rsid w:val="000C31C0"/>
    <w:rsid w:val="000C5282"/>
    <w:rsid w:val="000C71AB"/>
    <w:rsid w:val="000C7E56"/>
    <w:rsid w:val="000D1383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A5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6F71"/>
    <w:rsid w:val="00121048"/>
    <w:rsid w:val="001210EB"/>
    <w:rsid w:val="001218A4"/>
    <w:rsid w:val="0012299F"/>
    <w:rsid w:val="00122D53"/>
    <w:rsid w:val="00123039"/>
    <w:rsid w:val="00123943"/>
    <w:rsid w:val="001266AC"/>
    <w:rsid w:val="001274A2"/>
    <w:rsid w:val="00127A46"/>
    <w:rsid w:val="00130BE4"/>
    <w:rsid w:val="00130D74"/>
    <w:rsid w:val="0013200E"/>
    <w:rsid w:val="00132B2D"/>
    <w:rsid w:val="0013470A"/>
    <w:rsid w:val="00134795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344C"/>
    <w:rsid w:val="00153DF4"/>
    <w:rsid w:val="001556F2"/>
    <w:rsid w:val="0015794E"/>
    <w:rsid w:val="0016076A"/>
    <w:rsid w:val="001609AC"/>
    <w:rsid w:val="00161182"/>
    <w:rsid w:val="0016391E"/>
    <w:rsid w:val="001658BF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80695"/>
    <w:rsid w:val="00180D95"/>
    <w:rsid w:val="00182859"/>
    <w:rsid w:val="00183083"/>
    <w:rsid w:val="00183F99"/>
    <w:rsid w:val="00184ADB"/>
    <w:rsid w:val="00187982"/>
    <w:rsid w:val="0019189C"/>
    <w:rsid w:val="001922F7"/>
    <w:rsid w:val="00192669"/>
    <w:rsid w:val="00193F55"/>
    <w:rsid w:val="00194663"/>
    <w:rsid w:val="00196374"/>
    <w:rsid w:val="00196478"/>
    <w:rsid w:val="00196B05"/>
    <w:rsid w:val="001970C6"/>
    <w:rsid w:val="001972EC"/>
    <w:rsid w:val="001974F7"/>
    <w:rsid w:val="001A0A79"/>
    <w:rsid w:val="001A2DD3"/>
    <w:rsid w:val="001A2F9D"/>
    <w:rsid w:val="001A3A28"/>
    <w:rsid w:val="001A6608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7849"/>
    <w:rsid w:val="001C1992"/>
    <w:rsid w:val="001C20CB"/>
    <w:rsid w:val="001C2CF8"/>
    <w:rsid w:val="001C52FB"/>
    <w:rsid w:val="001C767A"/>
    <w:rsid w:val="001D375C"/>
    <w:rsid w:val="001D412A"/>
    <w:rsid w:val="001D48AE"/>
    <w:rsid w:val="001D676D"/>
    <w:rsid w:val="001E22F6"/>
    <w:rsid w:val="001E2775"/>
    <w:rsid w:val="001E2A37"/>
    <w:rsid w:val="001E3624"/>
    <w:rsid w:val="001E4220"/>
    <w:rsid w:val="001E505B"/>
    <w:rsid w:val="001E7E2E"/>
    <w:rsid w:val="001F140E"/>
    <w:rsid w:val="001F237A"/>
    <w:rsid w:val="001F28F7"/>
    <w:rsid w:val="001F412E"/>
    <w:rsid w:val="001F732B"/>
    <w:rsid w:val="00203A3D"/>
    <w:rsid w:val="00206188"/>
    <w:rsid w:val="002063C1"/>
    <w:rsid w:val="0020758F"/>
    <w:rsid w:val="00207DA9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3485"/>
    <w:rsid w:val="00225402"/>
    <w:rsid w:val="00225B45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CA9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2B23"/>
    <w:rsid w:val="0029502E"/>
    <w:rsid w:val="002A0CE0"/>
    <w:rsid w:val="002A2739"/>
    <w:rsid w:val="002A2A03"/>
    <w:rsid w:val="002A7643"/>
    <w:rsid w:val="002B042D"/>
    <w:rsid w:val="002B109E"/>
    <w:rsid w:val="002B1223"/>
    <w:rsid w:val="002B22D5"/>
    <w:rsid w:val="002B4917"/>
    <w:rsid w:val="002B4A21"/>
    <w:rsid w:val="002B4C65"/>
    <w:rsid w:val="002C077C"/>
    <w:rsid w:val="002C17ED"/>
    <w:rsid w:val="002C1F1E"/>
    <w:rsid w:val="002C2F0C"/>
    <w:rsid w:val="002C5923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418D"/>
    <w:rsid w:val="002E4606"/>
    <w:rsid w:val="002E711B"/>
    <w:rsid w:val="002F01D0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FD1"/>
    <w:rsid w:val="00306C2F"/>
    <w:rsid w:val="0030767C"/>
    <w:rsid w:val="00310997"/>
    <w:rsid w:val="00311FEB"/>
    <w:rsid w:val="003126BB"/>
    <w:rsid w:val="00314674"/>
    <w:rsid w:val="003146F3"/>
    <w:rsid w:val="00314C5D"/>
    <w:rsid w:val="003163A1"/>
    <w:rsid w:val="00320A69"/>
    <w:rsid w:val="003211FF"/>
    <w:rsid w:val="003219D0"/>
    <w:rsid w:val="0032202B"/>
    <w:rsid w:val="003220C1"/>
    <w:rsid w:val="00322961"/>
    <w:rsid w:val="003229C4"/>
    <w:rsid w:val="00322A32"/>
    <w:rsid w:val="00323B98"/>
    <w:rsid w:val="00324EFF"/>
    <w:rsid w:val="00325489"/>
    <w:rsid w:val="00327B4F"/>
    <w:rsid w:val="003328C0"/>
    <w:rsid w:val="0033481C"/>
    <w:rsid w:val="0033565F"/>
    <w:rsid w:val="0033721F"/>
    <w:rsid w:val="00337B06"/>
    <w:rsid w:val="00340A4D"/>
    <w:rsid w:val="0034181E"/>
    <w:rsid w:val="003423D7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562E"/>
    <w:rsid w:val="003B6746"/>
    <w:rsid w:val="003B7E33"/>
    <w:rsid w:val="003B7F71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70DA"/>
    <w:rsid w:val="003F177C"/>
    <w:rsid w:val="003F1CFD"/>
    <w:rsid w:val="003F2913"/>
    <w:rsid w:val="003F2D39"/>
    <w:rsid w:val="003F378D"/>
    <w:rsid w:val="003F69DD"/>
    <w:rsid w:val="003F6DDF"/>
    <w:rsid w:val="004021F4"/>
    <w:rsid w:val="0040375D"/>
    <w:rsid w:val="00403C13"/>
    <w:rsid w:val="004052E3"/>
    <w:rsid w:val="00406674"/>
    <w:rsid w:val="00406E4C"/>
    <w:rsid w:val="004123AF"/>
    <w:rsid w:val="0041587A"/>
    <w:rsid w:val="00415B2F"/>
    <w:rsid w:val="004178BF"/>
    <w:rsid w:val="00420432"/>
    <w:rsid w:val="004212AF"/>
    <w:rsid w:val="00421B16"/>
    <w:rsid w:val="00423C60"/>
    <w:rsid w:val="00425E67"/>
    <w:rsid w:val="00427256"/>
    <w:rsid w:val="004275A3"/>
    <w:rsid w:val="004316D0"/>
    <w:rsid w:val="004317BD"/>
    <w:rsid w:val="00432D30"/>
    <w:rsid w:val="00434D4A"/>
    <w:rsid w:val="00434E84"/>
    <w:rsid w:val="0043582C"/>
    <w:rsid w:val="0043598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4A9D"/>
    <w:rsid w:val="00455527"/>
    <w:rsid w:val="004562F2"/>
    <w:rsid w:val="004571D8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7040E"/>
    <w:rsid w:val="00470944"/>
    <w:rsid w:val="0047187A"/>
    <w:rsid w:val="004748FE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760"/>
    <w:rsid w:val="004A493D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418F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36D6"/>
    <w:rsid w:val="004E44B4"/>
    <w:rsid w:val="004E4B67"/>
    <w:rsid w:val="004E4DC0"/>
    <w:rsid w:val="004E5B0C"/>
    <w:rsid w:val="004E5B48"/>
    <w:rsid w:val="004E72FE"/>
    <w:rsid w:val="004F1C1C"/>
    <w:rsid w:val="004F34AA"/>
    <w:rsid w:val="004F3E6C"/>
    <w:rsid w:val="004F4DC6"/>
    <w:rsid w:val="004F5D94"/>
    <w:rsid w:val="004F61AB"/>
    <w:rsid w:val="004F6B8A"/>
    <w:rsid w:val="004F70DF"/>
    <w:rsid w:val="004F77E7"/>
    <w:rsid w:val="00500A90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5493"/>
    <w:rsid w:val="00517922"/>
    <w:rsid w:val="0052443D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4B31"/>
    <w:rsid w:val="00535580"/>
    <w:rsid w:val="00535AE7"/>
    <w:rsid w:val="00536C3E"/>
    <w:rsid w:val="005379DE"/>
    <w:rsid w:val="00540FDA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9002B"/>
    <w:rsid w:val="005945D7"/>
    <w:rsid w:val="005956E3"/>
    <w:rsid w:val="005A0401"/>
    <w:rsid w:val="005A0B42"/>
    <w:rsid w:val="005A108E"/>
    <w:rsid w:val="005A1EF6"/>
    <w:rsid w:val="005A22AB"/>
    <w:rsid w:val="005A23E6"/>
    <w:rsid w:val="005A3459"/>
    <w:rsid w:val="005A4627"/>
    <w:rsid w:val="005A58E8"/>
    <w:rsid w:val="005A6908"/>
    <w:rsid w:val="005A72AA"/>
    <w:rsid w:val="005A762D"/>
    <w:rsid w:val="005A77F4"/>
    <w:rsid w:val="005B009B"/>
    <w:rsid w:val="005B0DBA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4FFD"/>
    <w:rsid w:val="005C6DFA"/>
    <w:rsid w:val="005D1404"/>
    <w:rsid w:val="005D4A68"/>
    <w:rsid w:val="005D5016"/>
    <w:rsid w:val="005D5E9F"/>
    <w:rsid w:val="005D72C2"/>
    <w:rsid w:val="005E0EAE"/>
    <w:rsid w:val="005E1120"/>
    <w:rsid w:val="005E168F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6FAD"/>
    <w:rsid w:val="0060731C"/>
    <w:rsid w:val="006077F4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B80"/>
    <w:rsid w:val="00622C00"/>
    <w:rsid w:val="006240BD"/>
    <w:rsid w:val="006260D8"/>
    <w:rsid w:val="00626638"/>
    <w:rsid w:val="0062735C"/>
    <w:rsid w:val="00630ECD"/>
    <w:rsid w:val="006317ED"/>
    <w:rsid w:val="00635829"/>
    <w:rsid w:val="006361EC"/>
    <w:rsid w:val="00637CEA"/>
    <w:rsid w:val="00641193"/>
    <w:rsid w:val="00642667"/>
    <w:rsid w:val="00642873"/>
    <w:rsid w:val="006449A6"/>
    <w:rsid w:val="00645447"/>
    <w:rsid w:val="006462F3"/>
    <w:rsid w:val="00646A27"/>
    <w:rsid w:val="00647273"/>
    <w:rsid w:val="00651675"/>
    <w:rsid w:val="0065357B"/>
    <w:rsid w:val="00653B0D"/>
    <w:rsid w:val="006561B2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416E"/>
    <w:rsid w:val="006A4703"/>
    <w:rsid w:val="006A48E2"/>
    <w:rsid w:val="006A4ED3"/>
    <w:rsid w:val="006A6C1B"/>
    <w:rsid w:val="006B0A6E"/>
    <w:rsid w:val="006B2BB9"/>
    <w:rsid w:val="006B395D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11F9"/>
    <w:rsid w:val="006E3059"/>
    <w:rsid w:val="006E3BAE"/>
    <w:rsid w:val="006E4202"/>
    <w:rsid w:val="006E470C"/>
    <w:rsid w:val="006E4CEE"/>
    <w:rsid w:val="006E5E04"/>
    <w:rsid w:val="006E6508"/>
    <w:rsid w:val="006E67B9"/>
    <w:rsid w:val="006E6EC7"/>
    <w:rsid w:val="006F08DC"/>
    <w:rsid w:val="006F1296"/>
    <w:rsid w:val="006F1358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1244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34F0"/>
    <w:rsid w:val="00763617"/>
    <w:rsid w:val="00763B57"/>
    <w:rsid w:val="00766435"/>
    <w:rsid w:val="00766EC6"/>
    <w:rsid w:val="007715B5"/>
    <w:rsid w:val="00771B85"/>
    <w:rsid w:val="00772CF3"/>
    <w:rsid w:val="00773B2F"/>
    <w:rsid w:val="00774297"/>
    <w:rsid w:val="00774F27"/>
    <w:rsid w:val="00775DA1"/>
    <w:rsid w:val="00777111"/>
    <w:rsid w:val="00777246"/>
    <w:rsid w:val="0077765E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339"/>
    <w:rsid w:val="00792F6F"/>
    <w:rsid w:val="00793C1A"/>
    <w:rsid w:val="007956EB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59E9"/>
    <w:rsid w:val="007B64F3"/>
    <w:rsid w:val="007B6697"/>
    <w:rsid w:val="007B7FF5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6DC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ABE"/>
    <w:rsid w:val="007F7B59"/>
    <w:rsid w:val="00800336"/>
    <w:rsid w:val="00800EE9"/>
    <w:rsid w:val="0080260C"/>
    <w:rsid w:val="008042F2"/>
    <w:rsid w:val="00804E32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751D"/>
    <w:rsid w:val="0082763F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2F39"/>
    <w:rsid w:val="008C355B"/>
    <w:rsid w:val="008C411F"/>
    <w:rsid w:val="008C4F2D"/>
    <w:rsid w:val="008C51F1"/>
    <w:rsid w:val="008C7EC0"/>
    <w:rsid w:val="008D0F01"/>
    <w:rsid w:val="008D16CE"/>
    <w:rsid w:val="008D4BA4"/>
    <w:rsid w:val="008D5475"/>
    <w:rsid w:val="008D7664"/>
    <w:rsid w:val="008E0DC6"/>
    <w:rsid w:val="008E3838"/>
    <w:rsid w:val="008E3FBC"/>
    <w:rsid w:val="008F1829"/>
    <w:rsid w:val="008F2561"/>
    <w:rsid w:val="008F29FB"/>
    <w:rsid w:val="008F3ACD"/>
    <w:rsid w:val="008F3F22"/>
    <w:rsid w:val="008F4602"/>
    <w:rsid w:val="008F58E9"/>
    <w:rsid w:val="008F5DC2"/>
    <w:rsid w:val="008F72B4"/>
    <w:rsid w:val="008F752E"/>
    <w:rsid w:val="008F7785"/>
    <w:rsid w:val="00900123"/>
    <w:rsid w:val="00901DC3"/>
    <w:rsid w:val="00902675"/>
    <w:rsid w:val="00905176"/>
    <w:rsid w:val="00905D5F"/>
    <w:rsid w:val="00906F00"/>
    <w:rsid w:val="009114E4"/>
    <w:rsid w:val="009118DF"/>
    <w:rsid w:val="009130A7"/>
    <w:rsid w:val="009205C0"/>
    <w:rsid w:val="00920998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BBF"/>
    <w:rsid w:val="009667BC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76B8"/>
    <w:rsid w:val="00993D10"/>
    <w:rsid w:val="00993F27"/>
    <w:rsid w:val="00994142"/>
    <w:rsid w:val="00995AC0"/>
    <w:rsid w:val="009965A6"/>
    <w:rsid w:val="00996CE1"/>
    <w:rsid w:val="00997004"/>
    <w:rsid w:val="009A360D"/>
    <w:rsid w:val="009A45C3"/>
    <w:rsid w:val="009A78B8"/>
    <w:rsid w:val="009B27CD"/>
    <w:rsid w:val="009B4AF0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582D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4F8D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7B3E"/>
    <w:rsid w:val="00A10A6A"/>
    <w:rsid w:val="00A12191"/>
    <w:rsid w:val="00A12540"/>
    <w:rsid w:val="00A15BD2"/>
    <w:rsid w:val="00A163F0"/>
    <w:rsid w:val="00A16E75"/>
    <w:rsid w:val="00A17C4A"/>
    <w:rsid w:val="00A20FB1"/>
    <w:rsid w:val="00A22EBF"/>
    <w:rsid w:val="00A23247"/>
    <w:rsid w:val="00A24F38"/>
    <w:rsid w:val="00A2615B"/>
    <w:rsid w:val="00A26AED"/>
    <w:rsid w:val="00A27BCE"/>
    <w:rsid w:val="00A27D7E"/>
    <w:rsid w:val="00A30BA4"/>
    <w:rsid w:val="00A317C6"/>
    <w:rsid w:val="00A31BEB"/>
    <w:rsid w:val="00A3436B"/>
    <w:rsid w:val="00A34B5C"/>
    <w:rsid w:val="00A35061"/>
    <w:rsid w:val="00A36113"/>
    <w:rsid w:val="00A37BA6"/>
    <w:rsid w:val="00A4168C"/>
    <w:rsid w:val="00A4269B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194A"/>
    <w:rsid w:val="00A53354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708C5"/>
    <w:rsid w:val="00A73144"/>
    <w:rsid w:val="00A73D00"/>
    <w:rsid w:val="00A7613D"/>
    <w:rsid w:val="00A767C0"/>
    <w:rsid w:val="00A77EF1"/>
    <w:rsid w:val="00A77F84"/>
    <w:rsid w:val="00A805C8"/>
    <w:rsid w:val="00A8122C"/>
    <w:rsid w:val="00A81FBF"/>
    <w:rsid w:val="00A82E0D"/>
    <w:rsid w:val="00A833CC"/>
    <w:rsid w:val="00A84005"/>
    <w:rsid w:val="00A86849"/>
    <w:rsid w:val="00A86C1C"/>
    <w:rsid w:val="00A92200"/>
    <w:rsid w:val="00A9254F"/>
    <w:rsid w:val="00A92ED3"/>
    <w:rsid w:val="00A93784"/>
    <w:rsid w:val="00A93DDA"/>
    <w:rsid w:val="00A93F50"/>
    <w:rsid w:val="00A9521A"/>
    <w:rsid w:val="00A959C2"/>
    <w:rsid w:val="00A96C4D"/>
    <w:rsid w:val="00A976F3"/>
    <w:rsid w:val="00AA1A1E"/>
    <w:rsid w:val="00AA6CCC"/>
    <w:rsid w:val="00AB0C97"/>
    <w:rsid w:val="00AB2834"/>
    <w:rsid w:val="00AB3EEE"/>
    <w:rsid w:val="00AB46AF"/>
    <w:rsid w:val="00AB4FAE"/>
    <w:rsid w:val="00AB563A"/>
    <w:rsid w:val="00AB67CB"/>
    <w:rsid w:val="00AB6AD2"/>
    <w:rsid w:val="00AB7A4E"/>
    <w:rsid w:val="00AC04A8"/>
    <w:rsid w:val="00AC0FBE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F0AF3"/>
    <w:rsid w:val="00AF3921"/>
    <w:rsid w:val="00AF3FB4"/>
    <w:rsid w:val="00AF44CE"/>
    <w:rsid w:val="00AF49C8"/>
    <w:rsid w:val="00AF4CD1"/>
    <w:rsid w:val="00AF59A2"/>
    <w:rsid w:val="00AF66FF"/>
    <w:rsid w:val="00B020AE"/>
    <w:rsid w:val="00B02C72"/>
    <w:rsid w:val="00B03608"/>
    <w:rsid w:val="00B03C58"/>
    <w:rsid w:val="00B03F2C"/>
    <w:rsid w:val="00B041FF"/>
    <w:rsid w:val="00B0607F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934"/>
    <w:rsid w:val="00B32828"/>
    <w:rsid w:val="00B34319"/>
    <w:rsid w:val="00B34F72"/>
    <w:rsid w:val="00B3590D"/>
    <w:rsid w:val="00B36663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2627"/>
    <w:rsid w:val="00B6507E"/>
    <w:rsid w:val="00B659D8"/>
    <w:rsid w:val="00B65ECD"/>
    <w:rsid w:val="00B70B1E"/>
    <w:rsid w:val="00B70E31"/>
    <w:rsid w:val="00B717E6"/>
    <w:rsid w:val="00B75373"/>
    <w:rsid w:val="00B75ED3"/>
    <w:rsid w:val="00B76DBD"/>
    <w:rsid w:val="00B76F73"/>
    <w:rsid w:val="00B806B5"/>
    <w:rsid w:val="00B814E7"/>
    <w:rsid w:val="00B81905"/>
    <w:rsid w:val="00B82EA8"/>
    <w:rsid w:val="00B831B9"/>
    <w:rsid w:val="00B905B2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60E"/>
    <w:rsid w:val="00BB441F"/>
    <w:rsid w:val="00BB58A3"/>
    <w:rsid w:val="00BB6351"/>
    <w:rsid w:val="00BB6391"/>
    <w:rsid w:val="00BB67CE"/>
    <w:rsid w:val="00BB7BFB"/>
    <w:rsid w:val="00BC2700"/>
    <w:rsid w:val="00BC29FE"/>
    <w:rsid w:val="00BC2C11"/>
    <w:rsid w:val="00BC2E41"/>
    <w:rsid w:val="00BC5543"/>
    <w:rsid w:val="00BC7B3B"/>
    <w:rsid w:val="00BD0AB0"/>
    <w:rsid w:val="00BD17A1"/>
    <w:rsid w:val="00BD1C9C"/>
    <w:rsid w:val="00BD2DA0"/>
    <w:rsid w:val="00BD6181"/>
    <w:rsid w:val="00BD6F31"/>
    <w:rsid w:val="00BD7647"/>
    <w:rsid w:val="00BD76BD"/>
    <w:rsid w:val="00BD7B98"/>
    <w:rsid w:val="00BD7CD8"/>
    <w:rsid w:val="00BE0D2D"/>
    <w:rsid w:val="00BE421E"/>
    <w:rsid w:val="00BE4408"/>
    <w:rsid w:val="00BE482A"/>
    <w:rsid w:val="00BE4967"/>
    <w:rsid w:val="00BE6B25"/>
    <w:rsid w:val="00BE6D33"/>
    <w:rsid w:val="00BF17D4"/>
    <w:rsid w:val="00BF1EEA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402D3"/>
    <w:rsid w:val="00C417D7"/>
    <w:rsid w:val="00C45043"/>
    <w:rsid w:val="00C4635A"/>
    <w:rsid w:val="00C463BD"/>
    <w:rsid w:val="00C47425"/>
    <w:rsid w:val="00C47500"/>
    <w:rsid w:val="00C47ECF"/>
    <w:rsid w:val="00C50D0F"/>
    <w:rsid w:val="00C5439C"/>
    <w:rsid w:val="00C558AA"/>
    <w:rsid w:val="00C64113"/>
    <w:rsid w:val="00C65806"/>
    <w:rsid w:val="00C67138"/>
    <w:rsid w:val="00C67A3F"/>
    <w:rsid w:val="00C71241"/>
    <w:rsid w:val="00C73B7F"/>
    <w:rsid w:val="00C74F82"/>
    <w:rsid w:val="00C750F7"/>
    <w:rsid w:val="00C76088"/>
    <w:rsid w:val="00C818BF"/>
    <w:rsid w:val="00C8212B"/>
    <w:rsid w:val="00C86A0C"/>
    <w:rsid w:val="00C86AC5"/>
    <w:rsid w:val="00C86EE1"/>
    <w:rsid w:val="00C91192"/>
    <w:rsid w:val="00C92F45"/>
    <w:rsid w:val="00C93532"/>
    <w:rsid w:val="00C93DBA"/>
    <w:rsid w:val="00C9695C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125"/>
    <w:rsid w:val="00CB2D30"/>
    <w:rsid w:val="00CB431F"/>
    <w:rsid w:val="00CB611C"/>
    <w:rsid w:val="00CB6A18"/>
    <w:rsid w:val="00CC041D"/>
    <w:rsid w:val="00CC26CB"/>
    <w:rsid w:val="00CC2FD7"/>
    <w:rsid w:val="00CC79B8"/>
    <w:rsid w:val="00CD106C"/>
    <w:rsid w:val="00CD1187"/>
    <w:rsid w:val="00CD15A7"/>
    <w:rsid w:val="00CD4321"/>
    <w:rsid w:val="00CD4527"/>
    <w:rsid w:val="00CD4A01"/>
    <w:rsid w:val="00CD4B7A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DF7"/>
    <w:rsid w:val="00D0213E"/>
    <w:rsid w:val="00D0343A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2F88"/>
    <w:rsid w:val="00D15007"/>
    <w:rsid w:val="00D158A6"/>
    <w:rsid w:val="00D16DD0"/>
    <w:rsid w:val="00D17295"/>
    <w:rsid w:val="00D22A72"/>
    <w:rsid w:val="00D23F39"/>
    <w:rsid w:val="00D24F57"/>
    <w:rsid w:val="00D27671"/>
    <w:rsid w:val="00D33434"/>
    <w:rsid w:val="00D35C43"/>
    <w:rsid w:val="00D378B3"/>
    <w:rsid w:val="00D37DCD"/>
    <w:rsid w:val="00D37EFA"/>
    <w:rsid w:val="00D40C5A"/>
    <w:rsid w:val="00D43A6E"/>
    <w:rsid w:val="00D446B8"/>
    <w:rsid w:val="00D4501A"/>
    <w:rsid w:val="00D4774A"/>
    <w:rsid w:val="00D47B78"/>
    <w:rsid w:val="00D47C54"/>
    <w:rsid w:val="00D51C65"/>
    <w:rsid w:val="00D56612"/>
    <w:rsid w:val="00D575BC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D88"/>
    <w:rsid w:val="00D7476F"/>
    <w:rsid w:val="00D75638"/>
    <w:rsid w:val="00D75809"/>
    <w:rsid w:val="00D764AE"/>
    <w:rsid w:val="00D7731A"/>
    <w:rsid w:val="00D815B0"/>
    <w:rsid w:val="00D82556"/>
    <w:rsid w:val="00D84B0C"/>
    <w:rsid w:val="00D8552A"/>
    <w:rsid w:val="00D8584A"/>
    <w:rsid w:val="00D860FF"/>
    <w:rsid w:val="00D8613D"/>
    <w:rsid w:val="00D86763"/>
    <w:rsid w:val="00D90FCF"/>
    <w:rsid w:val="00D93A49"/>
    <w:rsid w:val="00D95858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A7BD8"/>
    <w:rsid w:val="00DB0260"/>
    <w:rsid w:val="00DB02F8"/>
    <w:rsid w:val="00DB046A"/>
    <w:rsid w:val="00DB2689"/>
    <w:rsid w:val="00DB3ACE"/>
    <w:rsid w:val="00DB4A5F"/>
    <w:rsid w:val="00DB4E0B"/>
    <w:rsid w:val="00DB4F56"/>
    <w:rsid w:val="00DB5147"/>
    <w:rsid w:val="00DB69A2"/>
    <w:rsid w:val="00DC1DC7"/>
    <w:rsid w:val="00DC2201"/>
    <w:rsid w:val="00DC30EC"/>
    <w:rsid w:val="00DC3E1C"/>
    <w:rsid w:val="00DC4F27"/>
    <w:rsid w:val="00DC665D"/>
    <w:rsid w:val="00DC71BA"/>
    <w:rsid w:val="00DC7928"/>
    <w:rsid w:val="00DC7E38"/>
    <w:rsid w:val="00DD1855"/>
    <w:rsid w:val="00DD1C8F"/>
    <w:rsid w:val="00DD4151"/>
    <w:rsid w:val="00DD5535"/>
    <w:rsid w:val="00DD5EF9"/>
    <w:rsid w:val="00DD7DAF"/>
    <w:rsid w:val="00DE07CB"/>
    <w:rsid w:val="00DE0832"/>
    <w:rsid w:val="00DE5A52"/>
    <w:rsid w:val="00DE7599"/>
    <w:rsid w:val="00DF12A0"/>
    <w:rsid w:val="00DF2E3B"/>
    <w:rsid w:val="00DF2F0A"/>
    <w:rsid w:val="00DF38C0"/>
    <w:rsid w:val="00DF6CC2"/>
    <w:rsid w:val="00DF6F8C"/>
    <w:rsid w:val="00DF7E5B"/>
    <w:rsid w:val="00DF7EFD"/>
    <w:rsid w:val="00E00C85"/>
    <w:rsid w:val="00E00F99"/>
    <w:rsid w:val="00E01EBD"/>
    <w:rsid w:val="00E02889"/>
    <w:rsid w:val="00E03C0B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EA"/>
    <w:rsid w:val="00E2274B"/>
    <w:rsid w:val="00E23F73"/>
    <w:rsid w:val="00E24631"/>
    <w:rsid w:val="00E24A0F"/>
    <w:rsid w:val="00E25E59"/>
    <w:rsid w:val="00E271CF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748EF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566"/>
    <w:rsid w:val="00E92230"/>
    <w:rsid w:val="00E923D9"/>
    <w:rsid w:val="00E95142"/>
    <w:rsid w:val="00E95C27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D0334"/>
    <w:rsid w:val="00ED25B0"/>
    <w:rsid w:val="00ED7661"/>
    <w:rsid w:val="00EE0724"/>
    <w:rsid w:val="00EE2578"/>
    <w:rsid w:val="00EE3618"/>
    <w:rsid w:val="00EE3757"/>
    <w:rsid w:val="00EE436F"/>
    <w:rsid w:val="00EE4EF7"/>
    <w:rsid w:val="00EE56A0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F004DB"/>
    <w:rsid w:val="00F008C2"/>
    <w:rsid w:val="00F056B1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21D52"/>
    <w:rsid w:val="00F21FEA"/>
    <w:rsid w:val="00F254AB"/>
    <w:rsid w:val="00F27D24"/>
    <w:rsid w:val="00F30FB3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7F9C"/>
    <w:rsid w:val="00F41C54"/>
    <w:rsid w:val="00F41F0D"/>
    <w:rsid w:val="00F42F66"/>
    <w:rsid w:val="00F45291"/>
    <w:rsid w:val="00F4536C"/>
    <w:rsid w:val="00F4542F"/>
    <w:rsid w:val="00F50817"/>
    <w:rsid w:val="00F54A7D"/>
    <w:rsid w:val="00F555A6"/>
    <w:rsid w:val="00F56DF1"/>
    <w:rsid w:val="00F61124"/>
    <w:rsid w:val="00F62905"/>
    <w:rsid w:val="00F66522"/>
    <w:rsid w:val="00F7010E"/>
    <w:rsid w:val="00F7042D"/>
    <w:rsid w:val="00F7121C"/>
    <w:rsid w:val="00F72AC6"/>
    <w:rsid w:val="00F7572E"/>
    <w:rsid w:val="00F768B8"/>
    <w:rsid w:val="00F814C5"/>
    <w:rsid w:val="00F816E6"/>
    <w:rsid w:val="00F820AD"/>
    <w:rsid w:val="00F82368"/>
    <w:rsid w:val="00F84434"/>
    <w:rsid w:val="00F84D60"/>
    <w:rsid w:val="00F90281"/>
    <w:rsid w:val="00F91122"/>
    <w:rsid w:val="00F924A7"/>
    <w:rsid w:val="00F95DC0"/>
    <w:rsid w:val="00F95F1B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C5501"/>
    <w:rsid w:val="00FC5772"/>
    <w:rsid w:val="00FC57AA"/>
    <w:rsid w:val="00FC664F"/>
    <w:rsid w:val="00FD02FE"/>
    <w:rsid w:val="00FD0CB4"/>
    <w:rsid w:val="00FD0CDB"/>
    <w:rsid w:val="00FD183C"/>
    <w:rsid w:val="00FD3F87"/>
    <w:rsid w:val="00FD6EBF"/>
    <w:rsid w:val="00FE1C08"/>
    <w:rsid w:val="00FE2A02"/>
    <w:rsid w:val="00FE345B"/>
    <w:rsid w:val="00FE3C50"/>
    <w:rsid w:val="00FE6117"/>
    <w:rsid w:val="00FE641E"/>
    <w:rsid w:val="00FE778E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6</TotalTime>
  <Pages>4</Pages>
  <Words>598</Words>
  <Characters>3412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002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77</cp:revision>
  <dcterms:created xsi:type="dcterms:W3CDTF">2017-11-06T10:21:00Z</dcterms:created>
  <dcterms:modified xsi:type="dcterms:W3CDTF">2019-02-06T0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t6saH2ef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